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91147" w:rsidRDefault="009853D4" w:rsidP="009853D4">
      <w:pPr>
        <w:pStyle w:val="Heading1"/>
      </w:pPr>
      <w:r>
        <w:t xml:space="preserve">Automated fitting using </w:t>
      </w:r>
      <w:r w:rsidR="00B82618">
        <w:t>AIC</w:t>
      </w:r>
      <w:bookmarkStart w:id="0" w:name="_GoBack"/>
      <w:bookmarkEnd w:id="0"/>
    </w:p>
    <w:p w:rsidR="003B1C25" w:rsidRDefault="005A066F" w:rsidP="009853D4">
      <w:r>
        <w:t>This</w:t>
      </w:r>
      <w:r w:rsidR="009853D4">
        <w:t xml:space="preserve"> document d</w:t>
      </w:r>
      <w:r w:rsidR="00671E5E">
        <w:t>escribes</w:t>
      </w:r>
      <w:r w:rsidR="009853D4">
        <w:t xml:space="preserve"> an algorithm for</w:t>
      </w:r>
      <w:r>
        <w:t xml:space="preserve"> automated selection of a</w:t>
      </w:r>
      <w:r w:rsidR="009853D4">
        <w:t xml:space="preserve"> distribution from a set </w:t>
      </w:r>
      <w:r>
        <w:t>of feasible dis</w:t>
      </w:r>
      <w:r w:rsidR="00671E5E">
        <w:t xml:space="preserve">tributions.  </w:t>
      </w:r>
      <w:r w:rsidR="003B1C25">
        <w:t>This document details the theory and justification behind algorithm.</w:t>
      </w:r>
    </w:p>
    <w:p w:rsidR="003B1C25" w:rsidRDefault="003B1C25" w:rsidP="009853D4"/>
    <w:p w:rsidR="009853D4" w:rsidRDefault="003B1C25" w:rsidP="009853D4">
      <w:r>
        <w:t>T</w:t>
      </w:r>
      <w:r w:rsidR="00671E5E">
        <w:t>he candidate distributions are those that are defined in HAMISH Reliability Basics:</w:t>
      </w:r>
    </w:p>
    <w:p w:rsidR="00671E5E" w:rsidRDefault="00671E5E" w:rsidP="009B295E">
      <w:pPr>
        <w:pStyle w:val="ListParagraph"/>
        <w:numPr>
          <w:ilvl w:val="0"/>
          <w:numId w:val="3"/>
        </w:numPr>
      </w:pPr>
      <w:r>
        <w:t>Weibull</w:t>
      </w:r>
    </w:p>
    <w:p w:rsidR="00671E5E" w:rsidRDefault="00671E5E" w:rsidP="009B295E">
      <w:pPr>
        <w:pStyle w:val="ListParagraph"/>
        <w:numPr>
          <w:ilvl w:val="0"/>
          <w:numId w:val="3"/>
        </w:numPr>
      </w:pPr>
      <w:r>
        <w:t>Normal</w:t>
      </w:r>
    </w:p>
    <w:p w:rsidR="00671E5E" w:rsidRDefault="00671E5E" w:rsidP="009B295E">
      <w:pPr>
        <w:pStyle w:val="ListParagraph"/>
        <w:numPr>
          <w:ilvl w:val="0"/>
          <w:numId w:val="3"/>
        </w:numPr>
      </w:pPr>
      <w:r>
        <w:t>Exponential</w:t>
      </w:r>
    </w:p>
    <w:p w:rsidR="00671E5E" w:rsidRDefault="00671E5E" w:rsidP="009B295E">
      <w:pPr>
        <w:pStyle w:val="ListParagraph"/>
        <w:numPr>
          <w:ilvl w:val="0"/>
          <w:numId w:val="3"/>
        </w:numPr>
      </w:pPr>
      <w:r>
        <w:t>Rayleigh</w:t>
      </w:r>
    </w:p>
    <w:p w:rsidR="00671E5E" w:rsidRDefault="00671E5E" w:rsidP="009B295E">
      <w:pPr>
        <w:pStyle w:val="ListParagraph"/>
        <w:numPr>
          <w:ilvl w:val="0"/>
          <w:numId w:val="3"/>
        </w:numPr>
      </w:pPr>
      <w:r>
        <w:t>Extreme Value</w:t>
      </w:r>
    </w:p>
    <w:p w:rsidR="00671E5E" w:rsidRDefault="00671E5E" w:rsidP="009B295E">
      <w:pPr>
        <w:pStyle w:val="ListParagraph"/>
        <w:numPr>
          <w:ilvl w:val="0"/>
          <w:numId w:val="3"/>
        </w:numPr>
      </w:pPr>
      <w:r>
        <w:t>Log Normal</w:t>
      </w:r>
    </w:p>
    <w:p w:rsidR="00671E5E" w:rsidRDefault="00671E5E" w:rsidP="00671E5E">
      <w:r>
        <w:t xml:space="preserve">and we employ the </w:t>
      </w:r>
      <w:r w:rsidR="00E52BA6">
        <w:t>Akaike’s Information Criterion (AIC)</w:t>
      </w:r>
      <w:r>
        <w:t xml:space="preserve"> to assess the adequacy of the distribution. For a given distribution, </w:t>
      </w:r>
      <m:oMath>
        <m:r>
          <w:rPr>
            <w:rFonts w:ascii="Cambria Math" w:hAnsi="Cambria Math"/>
          </w:rPr>
          <m:t>f(x;θ)</m:t>
        </m:r>
      </m:oMath>
      <w:r>
        <w:rPr>
          <w:rFonts w:eastAsiaTheme="minorEastAsia"/>
        </w:rPr>
        <w:t>,</w:t>
      </w:r>
      <w:r w:rsidR="00E52BA6">
        <w:rPr>
          <w:rFonts w:eastAsiaTheme="minorEastAsia"/>
        </w:rPr>
        <w:t xml:space="preserve"> with parameters </w:t>
      </w:r>
      <m:oMath>
        <m:r>
          <w:rPr>
            <w:rFonts w:ascii="Cambria Math" w:eastAsiaTheme="minorEastAsia" w:hAnsi="Cambria Math"/>
          </w:rPr>
          <m:t>θ∈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eastAsiaTheme="minorEastAsia" w:hAnsi="Cambria Math"/>
              </w:rPr>
              <m:t>R</m:t>
            </m:r>
          </m:e>
          <m:sup>
            <m:r>
              <w:rPr>
                <w:rFonts w:ascii="Cambria Math" w:eastAsiaTheme="minorEastAsia" w:hAnsi="Cambria Math"/>
              </w:rPr>
              <m:t>k</m:t>
            </m:r>
          </m:sup>
        </m:sSup>
      </m:oMath>
      <w:r w:rsidR="00E52BA6">
        <w:rPr>
          <w:rFonts w:eastAsiaTheme="minorEastAsia"/>
        </w:rPr>
        <w:t>,</w:t>
      </w:r>
      <w:r>
        <w:t xml:space="preserve"> </w:t>
      </w:r>
      <w:r w:rsidR="00E52BA6">
        <w:t>AIC is computed as</w:t>
      </w:r>
    </w:p>
    <w:p w:rsidR="00671E5E" w:rsidRDefault="00671E5E" w:rsidP="00671E5E">
      <w:pPr>
        <w:rPr>
          <w:rFonts w:eastAsiaTheme="minorEastAsia"/>
        </w:rPr>
      </w:pPr>
    </w:p>
    <w:p w:rsidR="00E52BA6" w:rsidRPr="00E52BA6" w:rsidRDefault="00E52BA6" w:rsidP="00671E5E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AIC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k</m:t>
              </m:r>
            </m:e>
          </m:d>
          <m:r>
            <w:rPr>
              <w:rFonts w:ascii="Cambria Math" w:eastAsiaTheme="minorEastAsia" w:hAnsi="Cambria Math"/>
            </w:rPr>
            <m:t>=2k-2</m:t>
          </m:r>
          <m:r>
            <m:rPr>
              <m:sty m:val="p"/>
            </m:rPr>
            <w:rPr>
              <w:rFonts w:ascii="Cambria Math" w:eastAsiaTheme="minorEastAsia" w:hAnsi="Cambria Math"/>
            </w:rPr>
            <m:t>ln⁡</m:t>
          </m:r>
          <m:r>
            <w:rPr>
              <w:rFonts w:ascii="Cambria Math" w:eastAsiaTheme="minorEastAsia" w:hAnsi="Cambria Math"/>
            </w:rPr>
            <m:t>(L)</m:t>
          </m:r>
        </m:oMath>
      </m:oMathPara>
    </w:p>
    <w:p w:rsidR="00E52BA6" w:rsidRDefault="00E52BA6" w:rsidP="00671E5E">
      <w:pPr>
        <w:rPr>
          <w:rFonts w:eastAsiaTheme="minorEastAsia"/>
        </w:rPr>
      </w:pPr>
    </w:p>
    <w:p w:rsidR="003B1C25" w:rsidRDefault="00E52BA6" w:rsidP="00671E5E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L</m:t>
        </m:r>
      </m:oMath>
      <w:r>
        <w:rPr>
          <w:rFonts w:eastAsiaTheme="minorEastAsia"/>
        </w:rPr>
        <w:t xml:space="preserve"> is the (maximised) likelihood from the fitting procedure. Note that AIC has a penalty for increasing the number of parameters. </w:t>
      </w:r>
      <w:r w:rsidR="003B1C25">
        <w:rPr>
          <w:rFonts w:eastAsiaTheme="minorEastAsia"/>
        </w:rPr>
        <w:t>The algorithm is as follows:</w:t>
      </w:r>
    </w:p>
    <w:p w:rsidR="003B1C25" w:rsidRPr="003B1C25" w:rsidRDefault="003B1C25" w:rsidP="009B295E">
      <w:pPr>
        <w:pStyle w:val="ListParagraph"/>
      </w:pPr>
      <w:r w:rsidRPr="004A40C6">
        <w:rPr>
          <w:b/>
        </w:rPr>
        <w:t xml:space="preserve">Input </w:t>
      </w:r>
      <w:r>
        <w:t xml:space="preserve">the candidate distributions, </w:t>
      </w:r>
      <m:oMath>
        <m:r>
          <w:rPr>
            <w:rFonts w:ascii="Cambria Math" w:hAnsi="Cambria Math"/>
          </w:rPr>
          <m:t>D</m:t>
        </m:r>
      </m:oMath>
      <w:r>
        <w:t xml:space="preserve"> and the failure time data to be used for fitting, </w:t>
      </w:r>
      <m:oMath>
        <m:r>
          <w:rPr>
            <w:rFonts w:ascii="Cambria Math" w:hAnsi="Cambria Math"/>
          </w:rPr>
          <m:t>T=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 xml:space="preserve">) </m:t>
        </m:r>
      </m:oMath>
    </w:p>
    <w:p w:rsidR="003B1C25" w:rsidRPr="00B71CDE" w:rsidRDefault="00B71CDE" w:rsidP="009B295E">
      <w:pPr>
        <w:pStyle w:val="ListParagraph"/>
      </w:pPr>
      <w:r>
        <w:t xml:space="preserve">Compute </w:t>
      </w:r>
      <w:r w:rsidR="00E52BA6">
        <w:t>the maximum likelihood estimates and AIC values</w:t>
      </w:r>
      <w:r>
        <w:t xml:space="preserve"> for all </w:t>
      </w:r>
      <m:oMath>
        <m:r>
          <w:rPr>
            <w:rFonts w:ascii="Cambria Math" w:hAnsi="Cambria Math"/>
          </w:rPr>
          <m:t>d∈D</m:t>
        </m:r>
      </m:oMath>
      <w:r>
        <w:rPr>
          <w:rFonts w:eastAsiaTheme="minorEastAsia"/>
        </w:rPr>
        <w:t>.</w:t>
      </w:r>
    </w:p>
    <w:p w:rsidR="009B295E" w:rsidRPr="009B295E" w:rsidRDefault="00E52BA6" w:rsidP="009B295E">
      <w:pPr>
        <w:pStyle w:val="ListParagraph"/>
      </w:pPr>
      <w:r>
        <w:t xml:space="preserve">Sort </w:t>
      </w:r>
      <m:oMath>
        <m:r>
          <w:rPr>
            <w:rFonts w:ascii="Cambria Math" w:hAnsi="Cambria Math"/>
          </w:rPr>
          <m:t>d</m:t>
        </m:r>
      </m:oMath>
      <w:r>
        <w:t xml:space="preserve"> by AIC in ascending order </w:t>
      </w:r>
      <m:oMath>
        <m:r>
          <w:rPr>
            <w:rFonts w:ascii="Cambria Math" w:hAnsi="Cambria Math"/>
          </w:rPr>
          <m:t>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</w:p>
    <w:p w:rsidR="009B295E" w:rsidRPr="009B295E" w:rsidRDefault="009B295E" w:rsidP="009B295E">
      <w:pPr>
        <w:pStyle w:val="ListParagraph"/>
      </w:pPr>
      <w:r>
        <w:t xml:space="preserve">Compu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Δ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eastAsiaTheme="minorEastAsia" w:hAnsi="Cambria Math"/>
          </w:rPr>
          <m:t>=AI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  <m:r>
          <w:rPr>
            <w:rFonts w:ascii="Cambria Math" w:eastAsiaTheme="minorEastAsia" w:hAnsi="Cambria Math"/>
          </w:rPr>
          <m:t>-AI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min</m:t>
            </m:r>
          </m:sub>
        </m:sSub>
      </m:oMath>
    </w:p>
    <w:p w:rsidR="00B71CDE" w:rsidRPr="00B71CDE" w:rsidRDefault="00B71CDE" w:rsidP="009B295E">
      <w:pPr>
        <w:pStyle w:val="ListParagraph"/>
      </w:pPr>
      <w:r w:rsidRPr="00E52BA6">
        <w:rPr>
          <w:b/>
        </w:rPr>
        <w:t xml:space="preserve">Return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 xml:space="preserve">,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Δ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</m:oMath>
      <w:r w:rsidRPr="00E52BA6">
        <w:rPr>
          <w:rFonts w:eastAsiaTheme="minorEastAsia"/>
        </w:rPr>
        <w:t xml:space="preserve"> </w:t>
      </w:r>
    </w:p>
    <w:p w:rsidR="008D755C" w:rsidRDefault="001310C5" w:rsidP="00671E5E">
      <w:pPr>
        <w:rPr>
          <w:rFonts w:cs="Courier New"/>
        </w:rPr>
      </w:pPr>
      <w:r>
        <w:t xml:space="preserve">This algorithm was implemented in the MATLAB code </w:t>
      </w:r>
      <w:r>
        <w:rPr>
          <w:rFonts w:ascii="Courier New" w:hAnsi="Courier New" w:cs="Courier New"/>
        </w:rPr>
        <w:t>selectDistribution</w:t>
      </w:r>
      <w:r w:rsidR="00E52BA6">
        <w:rPr>
          <w:rFonts w:ascii="Courier New" w:hAnsi="Courier New" w:cs="Courier New"/>
        </w:rPr>
        <w:t>AIC</w:t>
      </w:r>
      <w:r>
        <w:rPr>
          <w:rFonts w:ascii="Courier New" w:hAnsi="Courier New" w:cs="Courier New"/>
        </w:rPr>
        <w:t xml:space="preserve">.m </w:t>
      </w:r>
      <w:r>
        <w:rPr>
          <w:rFonts w:cs="Courier New"/>
        </w:rPr>
        <w:t xml:space="preserve">and the code </w:t>
      </w:r>
      <w:r w:rsidRPr="001310C5">
        <w:rPr>
          <w:rFonts w:ascii="Courier New" w:hAnsi="Courier New" w:cs="Courier New"/>
        </w:rPr>
        <w:t>demo.m</w:t>
      </w:r>
      <w:r>
        <w:rPr>
          <w:rFonts w:cs="Courier New"/>
        </w:rPr>
        <w:t xml:space="preserve"> </w:t>
      </w:r>
      <w:r>
        <w:rPr>
          <w:rFonts w:ascii="Courier New" w:hAnsi="Courier New" w:cs="Courier New"/>
        </w:rPr>
        <w:t>(</w:t>
      </w:r>
      <w:r w:rsidRPr="0072343A">
        <w:rPr>
          <w:rFonts w:cs="Courier New"/>
        </w:rPr>
        <w:t>both of</w:t>
      </w:r>
      <w:r>
        <w:rPr>
          <w:rFonts w:ascii="Courier New" w:hAnsi="Courier New" w:cs="Courier New"/>
        </w:rPr>
        <w:t xml:space="preserve"> </w:t>
      </w:r>
      <w:r w:rsidRPr="001310C5">
        <w:rPr>
          <w:rFonts w:cs="Courier New"/>
        </w:rPr>
        <w:t>which can be found in t</w:t>
      </w:r>
      <w:r>
        <w:rPr>
          <w:rFonts w:cs="Courier New"/>
        </w:rPr>
        <w:t>he same folder as this document).</w:t>
      </w:r>
    </w:p>
    <w:p w:rsidR="00E52BA6" w:rsidRDefault="00E52BA6" w:rsidP="00671E5E">
      <w:pPr>
        <w:rPr>
          <w:rFonts w:cs="Courier New"/>
        </w:rPr>
      </w:pPr>
    </w:p>
    <w:p w:rsidR="00E52BA6" w:rsidRDefault="00E52BA6" w:rsidP="00E52BA6">
      <w:pPr>
        <w:rPr>
          <w:rFonts w:cs="Courier New"/>
        </w:rPr>
      </w:pPr>
      <w:r>
        <w:rPr>
          <w:rFonts w:cs="Courier New"/>
        </w:rPr>
        <w:t>A few notes with AIC:</w:t>
      </w:r>
    </w:p>
    <w:p w:rsidR="00E52BA6" w:rsidRPr="00E52BA6" w:rsidRDefault="00E52BA6" w:rsidP="009B295E">
      <w:pPr>
        <w:pStyle w:val="ListParagraph"/>
        <w:numPr>
          <w:ilvl w:val="0"/>
          <w:numId w:val="9"/>
        </w:numPr>
      </w:pPr>
      <w:r>
        <w:t xml:space="preserve">AIC can be used to assess the </w:t>
      </w:r>
      <w:r>
        <w:rPr>
          <w:i/>
        </w:rPr>
        <w:t>relative</w:t>
      </w:r>
      <w:r w:rsidR="00684958">
        <w:t xml:space="preserve"> goodness of fit only.  It</w:t>
      </w:r>
      <w:r>
        <w:t xml:space="preserve"> is silent on </w:t>
      </w:r>
      <w:r w:rsidR="00684958">
        <w:t>how well the best distribution represents the data.</w:t>
      </w:r>
      <w:r w:rsidR="00102E92">
        <w:t xml:space="preserve"> </w:t>
      </w:r>
      <w:r w:rsidR="00BE59D3">
        <w:t>It might be good to add a hypothesis test on the adequate distributions to test if we can reject that they are representative of the data set.</w:t>
      </w:r>
    </w:p>
    <w:p w:rsidR="00684958" w:rsidRDefault="00E52BA6" w:rsidP="009B295E">
      <w:pPr>
        <w:pStyle w:val="ListParagraph"/>
        <w:numPr>
          <w:ilvl w:val="0"/>
          <w:numId w:val="9"/>
        </w:numPr>
      </w:pPr>
      <w:r w:rsidRPr="00E52BA6">
        <w:t xml:space="preserve">When AIC is computed for </w:t>
      </w:r>
      <m:oMath>
        <m:r>
          <w:rPr>
            <w:rFonts w:ascii="Cambria Math" w:hAnsi="Cambria Math"/>
          </w:rPr>
          <m:t xml:space="preserve">N≤ </m:t>
        </m:r>
      </m:oMath>
      <w:r w:rsidRPr="00E52BA6">
        <w:t>2 times the number of parameters, a low sample size correction is used.</w:t>
      </w:r>
    </w:p>
    <w:p w:rsidR="00102E92" w:rsidRDefault="00E52BA6" w:rsidP="008D755C">
      <w:pPr>
        <w:pStyle w:val="ListParagraph"/>
        <w:numPr>
          <w:ilvl w:val="0"/>
          <w:numId w:val="9"/>
        </w:numPr>
      </w:pPr>
      <w:r>
        <w:t>AIC differences of &lt; 2 are considered to be (statistically) equivalent</w:t>
      </w:r>
      <w:r w:rsidR="00DE35FB">
        <w:t xml:space="preserve"> </w:t>
      </w:r>
      <w:r w:rsidR="00DE35FB">
        <w:fldChar w:fldCharType="begin" w:fldLock="1"/>
      </w:r>
      <w:r w:rsidR="008D755C">
        <w:instrText>ADDIN CSL_CITATION { "citationItems" : [ { "id" : "ITEM-1", "itemData" : { "author" : [ { "dropping-particle" : "", "family" : "Burnham", "given" : "K.P.", "non-dropping-particle" : "", "parse-names" : false, "suffix" : "" }, { "dropping-particle" : "", "family" : "Anderson", "given" : "D.R.", "non-dropping-particle" : "", "parse-names" : false, "suffix" : "" } ], "edition" : "Second", "id" : "ITEM-1", "issued" : { "date-parts" : [ [ "2002" ] ] }, "publisher-place" : "Secaucus, NJ, USA", "title" : "Model Selection and Multi-Model Inference : A Practical Information-Theoretic Approach", "type" : "book" }, "uris" : [ "http://www.mendeley.com/documents/?uuid=569c097d-32bd-4e56-bbee-e3d321ce7b54" ] } ], "mendeley" : { "manualFormatting" : "(Burnham &amp; Anderson, 2002, pp. 70)", "previouslyFormattedCitation" : "(Burnham &amp; Anderson, 2002)" }, "properties" : { "noteIndex" : 0 }, "schema" : "https://github.com/citation-style-language/schema/raw/master/csl-citation.json" }</w:instrText>
      </w:r>
      <w:r w:rsidR="00DE35FB">
        <w:fldChar w:fldCharType="separate"/>
      </w:r>
      <w:r w:rsidR="00DE35FB" w:rsidRPr="00DE35FB">
        <w:rPr>
          <w:noProof/>
        </w:rPr>
        <w:t>(Burnham &amp; Anderson, 2002</w:t>
      </w:r>
      <w:r w:rsidR="00DE35FB">
        <w:rPr>
          <w:noProof/>
        </w:rPr>
        <w:t>, pp. 70</w:t>
      </w:r>
      <w:r w:rsidR="00DE35FB" w:rsidRPr="00DE35FB">
        <w:rPr>
          <w:noProof/>
        </w:rPr>
        <w:t>)</w:t>
      </w:r>
      <w:r w:rsidR="00DE35FB">
        <w:fldChar w:fldCharType="end"/>
      </w:r>
    </w:p>
    <w:p w:rsidR="008D755C" w:rsidRPr="008D755C" w:rsidRDefault="008D755C" w:rsidP="008D755C">
      <w:pPr>
        <w:pStyle w:val="ListParagraph"/>
        <w:numPr>
          <w:ilvl w:val="0"/>
          <w:numId w:val="9"/>
        </w:numPr>
      </w:pPr>
      <w:r>
        <w:t xml:space="preserve">In the code, a small-sample bias correction term is implemented which goes to zero as the number of sample sizes goes to infinity.  Despite the fact that this was derived under </w:t>
      </w:r>
      <w:r>
        <w:lastRenderedPageBreak/>
        <w:t xml:space="preserve">the assumption of the Gaussian distribution, Burnham and Anderson advocate its use generally for small sample sizes </w:t>
      </w:r>
      <w:r>
        <w:fldChar w:fldCharType="begin" w:fldLock="1"/>
      </w:r>
      <w:r>
        <w:instrText>ADDIN CSL_CITATION { "citationItems" : [ { "id" : "ITEM-1", "itemData" : { "author" : [ { "dropping-particle" : "", "family" : "Burnham", "given" : "K.P.", "non-dropping-particle" : "", "parse-names" : false, "suffix" : "" }, { "dropping-particle" : "", "family" : "Anderson", "given" : "D.R.", "non-dropping-particle" : "", "parse-names" : false, "suffix" : "" } ], "edition" : "Second", "id" : "ITEM-1", "issued" : { "date-parts" : [ [ "2002" ] ] }, "publisher-place" : "Secaucus, NJ, USA", "title" : "Model Selection and Multi-Model Inference : A Practical Information-Theoretic Approach", "type" : "book" }, "uris" : [ "http://www.mendeley.com/documents/?uuid=569c097d-32bd-4e56-bbee-e3d321ce7b54" ] } ], "mendeley" : { "manualFormatting" : "(Burnham &amp; Anderson, 2002, pp. 66)", "previouslyFormattedCitation" : "(Burnham &amp; Anderson, 2002)" }, "properties" : { "noteIndex" : 0 }, "schema" : "https://github.com/citation-style-language/schema/raw/master/csl-citation.json" }</w:instrText>
      </w:r>
      <w:r>
        <w:fldChar w:fldCharType="separate"/>
      </w:r>
      <w:r w:rsidRPr="00DE35FB">
        <w:rPr>
          <w:noProof/>
        </w:rPr>
        <w:t>(Burnham &amp; Anderson, 2002</w:t>
      </w:r>
      <w:r>
        <w:rPr>
          <w:noProof/>
        </w:rPr>
        <w:t xml:space="preserve">, </w:t>
      </w:r>
      <w:r>
        <w:rPr>
          <w:noProof/>
        </w:rPr>
        <w:t>pp. 66</w:t>
      </w:r>
      <w:r w:rsidRPr="00DE35FB">
        <w:rPr>
          <w:noProof/>
        </w:rPr>
        <w:t>)</w:t>
      </w:r>
      <w:r>
        <w:fldChar w:fldCharType="end"/>
      </w:r>
      <w:r>
        <w:t>.  Thus, it was implemented in the code.</w:t>
      </w:r>
    </w:p>
    <w:p w:rsidR="00E52BA6" w:rsidRPr="00E52BA6" w:rsidRDefault="00E52BA6" w:rsidP="009B295E">
      <w:pPr>
        <w:ind w:left="720"/>
      </w:pPr>
    </w:p>
    <w:p w:rsidR="00E52BA6" w:rsidRPr="00E52BA6" w:rsidRDefault="00E52BA6" w:rsidP="00E52BA6">
      <w:pPr>
        <w:pStyle w:val="List"/>
      </w:pPr>
    </w:p>
    <w:p w:rsidR="001310C5" w:rsidRDefault="001310C5" w:rsidP="00671E5E">
      <w:pPr>
        <w:rPr>
          <w:rFonts w:cs="Courier New"/>
        </w:rPr>
      </w:pPr>
      <w:r>
        <w:rPr>
          <w:rFonts w:cs="Courier New"/>
        </w:rPr>
        <w:t xml:space="preserve">In </w:t>
      </w:r>
      <w:r w:rsidRPr="00F90DE7">
        <w:rPr>
          <w:rFonts w:ascii="Courier New" w:hAnsi="Courier New" w:cs="Courier New"/>
        </w:rPr>
        <w:t>demo.m</w:t>
      </w:r>
      <w:r>
        <w:rPr>
          <w:rFonts w:cs="Courier New"/>
        </w:rPr>
        <w:t xml:space="preserve">, a series of random “failure times” are generated and then the above algorithm is applied to select the distribution.  </w:t>
      </w:r>
      <w:r w:rsidR="00B2794E">
        <w:rPr>
          <w:rFonts w:cs="Courier New"/>
        </w:rPr>
        <w:t xml:space="preserve">Note that distributions that have </w:t>
      </w:r>
      <m:oMath>
        <m:sSub>
          <m:sSubPr>
            <m:ctrlPr>
              <w:rPr>
                <w:rFonts w:ascii="Cambria Math" w:hAnsi="Cambria Math" w:cs="Courier New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Courier New"/>
              </w:rPr>
              <m:t>Δ</m:t>
            </m:r>
            <m:ctrlPr>
              <w:rPr>
                <w:rFonts w:ascii="Cambria Math" w:hAnsi="Cambria Math" w:cs="Courier New"/>
              </w:rPr>
            </m:ctrlPr>
          </m:e>
          <m:sub>
            <m:r>
              <w:rPr>
                <w:rFonts w:ascii="Cambria Math" w:hAnsi="Cambria Math" w:cs="Courier New"/>
              </w:rPr>
              <m:t>d</m:t>
            </m:r>
          </m:sub>
        </m:sSub>
        <m:r>
          <w:rPr>
            <w:rFonts w:ascii="Cambria Math" w:eastAsiaTheme="minorEastAsia" w:hAnsi="Cambria Math" w:cs="Courier New"/>
          </w:rPr>
          <m:t>≤2</m:t>
        </m:r>
      </m:oMath>
      <w:r w:rsidR="00B2794E">
        <w:rPr>
          <w:rFonts w:eastAsiaTheme="minorEastAsia" w:cs="Courier New"/>
        </w:rPr>
        <w:t xml:space="preserve"> are considered adequate so that there may be more than one distribution that adequately fits a model.  </w:t>
      </w:r>
      <w:r>
        <w:rPr>
          <w:rFonts w:cs="Courier New"/>
        </w:rPr>
        <w:t>A few results are demonstrated:</w:t>
      </w:r>
    </w:p>
    <w:p w:rsidR="001310C5" w:rsidRDefault="001310C5" w:rsidP="009B295E">
      <w:pPr>
        <w:pStyle w:val="ListParagraph"/>
        <w:numPr>
          <w:ilvl w:val="0"/>
          <w:numId w:val="6"/>
        </w:numPr>
      </w:pPr>
      <w:r w:rsidRPr="001310C5">
        <w:t xml:space="preserve">Fig. 1 shows the result of applying the algorithm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sims</m:t>
            </m:r>
          </m:sub>
        </m:sSub>
        <m:r>
          <w:rPr>
            <w:rFonts w:ascii="Cambria Math" w:hAnsi="Cambria Math"/>
          </w:rPr>
          <m:t>=100</m:t>
        </m:r>
      </m:oMath>
      <w:r w:rsidRPr="001310C5">
        <w:t xml:space="preserve"> sets of failure time data of size </w:t>
      </w:r>
      <m:oMath>
        <m:r>
          <w:rPr>
            <w:rFonts w:ascii="Cambria Math" w:hAnsi="Cambria Math"/>
          </w:rPr>
          <m:t>N=100</m:t>
        </m:r>
      </m:oMath>
      <w:r w:rsidRPr="001310C5">
        <w:t xml:space="preserve"> when the true underlying distribution is a Weibull with </w:t>
      </w:r>
      <w:r>
        <w:t>scale = 200 and shape = 5.</w:t>
      </w:r>
    </w:p>
    <w:p w:rsidR="001310C5" w:rsidRDefault="001310C5" w:rsidP="009B295E">
      <w:pPr>
        <w:pStyle w:val="ListParagraph"/>
        <w:numPr>
          <w:ilvl w:val="0"/>
          <w:numId w:val="6"/>
        </w:numPr>
      </w:pPr>
      <w:r>
        <w:t>Fig. 2</w:t>
      </w:r>
      <w:r w:rsidRPr="001310C5">
        <w:t xml:space="preserve"> shows the result of applying the algorithm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sims</m:t>
            </m:r>
          </m:sub>
        </m:sSub>
        <m:r>
          <w:rPr>
            <w:rFonts w:ascii="Cambria Math" w:hAnsi="Cambria Math"/>
          </w:rPr>
          <m:t>=100</m:t>
        </m:r>
      </m:oMath>
      <w:r w:rsidRPr="001310C5">
        <w:t xml:space="preserve"> sets of failure time data of size </w:t>
      </w:r>
      <m:oMath>
        <m:r>
          <w:rPr>
            <w:rFonts w:ascii="Cambria Math" w:hAnsi="Cambria Math"/>
          </w:rPr>
          <m:t>N=1000</m:t>
        </m:r>
      </m:oMath>
      <w:r w:rsidRPr="001310C5">
        <w:t xml:space="preserve"> when the true underlying distribution is a Weibull with scale = 200 and shape = 5.</w:t>
      </w:r>
      <w:r>
        <w:t xml:space="preserve"> We can see that fewer mistakes are made in the selection of the distribution.</w:t>
      </w:r>
    </w:p>
    <w:p w:rsidR="009D0548" w:rsidRDefault="009D0548" w:rsidP="009B295E">
      <w:pPr>
        <w:pStyle w:val="ListParagraph"/>
        <w:numPr>
          <w:ilvl w:val="0"/>
          <w:numId w:val="6"/>
        </w:numPr>
      </w:pPr>
      <w:r>
        <w:t>Fig. 3</w:t>
      </w:r>
      <w:r w:rsidR="001310C5" w:rsidRPr="001310C5">
        <w:t xml:space="preserve"> shows the result of applying the algorithm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sims</m:t>
            </m:r>
          </m:sub>
        </m:sSub>
        <m:r>
          <w:rPr>
            <w:rFonts w:ascii="Cambria Math" w:hAnsi="Cambria Math"/>
          </w:rPr>
          <m:t>=100</m:t>
        </m:r>
      </m:oMath>
      <w:r w:rsidR="001310C5" w:rsidRPr="001310C5">
        <w:t xml:space="preserve"> sets of failure time data of size </w:t>
      </w:r>
      <m:oMath>
        <m:r>
          <w:rPr>
            <w:rFonts w:ascii="Cambria Math" w:hAnsi="Cambria Math"/>
          </w:rPr>
          <m:t>N=1000</m:t>
        </m:r>
      </m:oMath>
      <w:r w:rsidR="001310C5" w:rsidRPr="001310C5">
        <w:t xml:space="preserve"> when the true underlying distribution is a Weibull with </w:t>
      </w:r>
      <w:r w:rsidR="001310C5">
        <w:t>scale = 200 and shape = 2</w:t>
      </w:r>
      <w:r w:rsidR="001310C5" w:rsidRPr="001310C5">
        <w:t>.</w:t>
      </w:r>
      <w:r w:rsidR="001310C5">
        <w:t xml:space="preserve">  We can see that the Rayleigh</w:t>
      </w:r>
      <w:r w:rsidR="000560E4">
        <w:t xml:space="preserve"> distribution is correctly deemed adequate 90% of the time</w:t>
      </w:r>
      <w:r w:rsidR="001310C5">
        <w:t>.</w:t>
      </w:r>
    </w:p>
    <w:p w:rsidR="00F90DE7" w:rsidRDefault="009D0548" w:rsidP="009B295E">
      <w:pPr>
        <w:pStyle w:val="ListParagraph"/>
        <w:numPr>
          <w:ilvl w:val="0"/>
          <w:numId w:val="6"/>
        </w:numPr>
        <w:rPr>
          <w:noProof/>
          <w:lang w:eastAsia="en-AU"/>
        </w:rPr>
      </w:pPr>
      <w:r>
        <w:rPr>
          <w:rFonts w:eastAsiaTheme="minorEastAsia"/>
        </w:rPr>
        <w:t>F</w:t>
      </w:r>
      <w:r>
        <w:t>ig. 4</w:t>
      </w:r>
      <w:r w:rsidRPr="009D0548">
        <w:t xml:space="preserve"> shows the result of applying the algorithm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sims</m:t>
            </m:r>
          </m:sub>
        </m:sSub>
        <m:r>
          <w:rPr>
            <w:rFonts w:ascii="Cambria Math" w:hAnsi="Cambria Math"/>
          </w:rPr>
          <m:t>=100</m:t>
        </m:r>
      </m:oMath>
      <w:r w:rsidRPr="009D0548">
        <w:rPr>
          <w:rFonts w:eastAsiaTheme="minorEastAsia"/>
        </w:rPr>
        <w:t xml:space="preserve"> sets of failure time data of size </w:t>
      </w:r>
      <m:oMath>
        <m:r>
          <w:rPr>
            <w:rFonts w:ascii="Cambria Math" w:eastAsiaTheme="minorEastAsia" w:hAnsi="Cambria Math"/>
          </w:rPr>
          <m:t>N=1000</m:t>
        </m:r>
      </m:oMath>
      <w:r w:rsidRPr="009D0548">
        <w:rPr>
          <w:rFonts w:eastAsiaTheme="minorEastAsia"/>
        </w:rPr>
        <w:t xml:space="preserve"> when the true under</w:t>
      </w:r>
      <w:r w:rsidR="00F90DE7">
        <w:rPr>
          <w:rFonts w:eastAsiaTheme="minorEastAsia"/>
        </w:rPr>
        <w:t>lying distribution is uniform.</w:t>
      </w:r>
      <w:r w:rsidR="00F90DE7">
        <w:rPr>
          <w:noProof/>
          <w:lang w:eastAsia="en-AU"/>
        </w:rPr>
        <w:t xml:space="preserve"> </w:t>
      </w:r>
      <w:r w:rsidR="00102E92">
        <w:rPr>
          <w:noProof/>
          <w:lang w:eastAsia="en-AU"/>
        </w:rPr>
        <w:t xml:space="preserve">we can see that the algorithm shows that Weibull and Normal distribtuions are often equally representative of the data (but clearly not </w:t>
      </w:r>
      <w:r w:rsidR="00102E92">
        <w:rPr>
          <w:i/>
          <w:noProof/>
          <w:lang w:eastAsia="en-AU"/>
        </w:rPr>
        <w:t>good</w:t>
      </w:r>
      <w:r w:rsidR="00102E92">
        <w:rPr>
          <w:noProof/>
          <w:lang w:eastAsia="en-AU"/>
        </w:rPr>
        <w:t xml:space="preserve"> representations)!</w:t>
      </w:r>
      <w:r w:rsidR="00BE59D3">
        <w:rPr>
          <w:noProof/>
          <w:lang w:eastAsia="en-AU"/>
        </w:rPr>
        <w:t xml:space="preserve"> This is the major limitation of this algorithm right now.</w:t>
      </w:r>
    </w:p>
    <w:p w:rsidR="00F90DE7" w:rsidRDefault="000560E4" w:rsidP="00F90DE7">
      <w:pPr>
        <w:pStyle w:val="List"/>
        <w:jc w:val="center"/>
        <w:rPr>
          <w:lang w:eastAsia="en-AU"/>
        </w:rPr>
      </w:pPr>
      <w:r>
        <w:rPr>
          <w:noProof/>
          <w:lang w:eastAsia="en-AU"/>
        </w:rPr>
        <w:lastRenderedPageBreak/>
        <w:drawing>
          <wp:inline distT="0" distB="0" distL="0" distR="0">
            <wp:extent cx="5943600" cy="356396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639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90DE7" w:rsidRDefault="00F90DE7" w:rsidP="00F90DE7">
      <w:pPr>
        <w:pStyle w:val="List"/>
        <w:jc w:val="center"/>
        <w:rPr>
          <w:lang w:eastAsia="en-AU"/>
        </w:rPr>
      </w:pPr>
      <w:r>
        <w:rPr>
          <w:lang w:eastAsia="en-AU"/>
        </w:rPr>
        <w:t>Fig. 1</w:t>
      </w:r>
    </w:p>
    <w:p w:rsidR="00F90DE7" w:rsidRDefault="00F90DE7" w:rsidP="00F90DE7">
      <w:pPr>
        <w:pStyle w:val="List"/>
        <w:jc w:val="center"/>
        <w:rPr>
          <w:lang w:eastAsia="en-AU"/>
        </w:rPr>
      </w:pPr>
    </w:p>
    <w:p w:rsidR="00F90DE7" w:rsidRDefault="000560E4" w:rsidP="00F90DE7">
      <w:pPr>
        <w:pStyle w:val="List"/>
        <w:jc w:val="center"/>
        <w:rPr>
          <w:lang w:eastAsia="en-AU"/>
        </w:rPr>
      </w:pPr>
      <w:r>
        <w:rPr>
          <w:noProof/>
          <w:lang w:eastAsia="en-AU"/>
        </w:rPr>
        <w:drawing>
          <wp:inline distT="0" distB="0" distL="0" distR="0">
            <wp:extent cx="5943600" cy="3563967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639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90DE7" w:rsidRDefault="00F90DE7" w:rsidP="00F90DE7">
      <w:pPr>
        <w:pStyle w:val="List"/>
        <w:jc w:val="center"/>
        <w:rPr>
          <w:lang w:eastAsia="en-AU"/>
        </w:rPr>
      </w:pPr>
      <w:r>
        <w:rPr>
          <w:lang w:eastAsia="en-AU"/>
        </w:rPr>
        <w:t>Fig. 2</w:t>
      </w:r>
    </w:p>
    <w:p w:rsidR="00F90DE7" w:rsidRDefault="000560E4" w:rsidP="00F90DE7">
      <w:pPr>
        <w:pStyle w:val="List"/>
        <w:jc w:val="center"/>
        <w:rPr>
          <w:lang w:eastAsia="en-AU"/>
        </w:rPr>
      </w:pPr>
      <w:r>
        <w:rPr>
          <w:noProof/>
          <w:lang w:eastAsia="en-AU"/>
        </w:rPr>
        <w:lastRenderedPageBreak/>
        <w:drawing>
          <wp:inline distT="0" distB="0" distL="0" distR="0">
            <wp:extent cx="5943600" cy="3563967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639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90DE7" w:rsidRPr="00F90DE7" w:rsidRDefault="00F90DE7" w:rsidP="00F90DE7">
      <w:pPr>
        <w:pStyle w:val="List"/>
        <w:jc w:val="center"/>
        <w:rPr>
          <w:lang w:eastAsia="en-AU"/>
        </w:rPr>
      </w:pPr>
      <w:r>
        <w:rPr>
          <w:lang w:eastAsia="en-AU"/>
        </w:rPr>
        <w:t>Fig. 3</w:t>
      </w:r>
    </w:p>
    <w:p w:rsidR="00F90DE7" w:rsidRDefault="00102E92" w:rsidP="00F90DE7">
      <w:pPr>
        <w:jc w:val="center"/>
      </w:pPr>
      <w:r>
        <w:rPr>
          <w:noProof/>
          <w:lang w:eastAsia="en-AU"/>
        </w:rPr>
        <w:drawing>
          <wp:inline distT="0" distB="0" distL="0" distR="0">
            <wp:extent cx="5943600" cy="3563967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639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90DE7" w:rsidRPr="00F90DE7" w:rsidRDefault="00F90DE7" w:rsidP="00F90DE7">
      <w:pPr>
        <w:pStyle w:val="List"/>
        <w:jc w:val="center"/>
      </w:pPr>
      <w:r>
        <w:t>Fig. 4</w:t>
      </w:r>
    </w:p>
    <w:sectPr w:rsidR="00F90DE7" w:rsidRPr="00F90DE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647AE"/>
    <w:multiLevelType w:val="hybridMultilevel"/>
    <w:tmpl w:val="D8DAA68C"/>
    <w:lvl w:ilvl="0" w:tplc="FB7C5D7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C7352DE"/>
    <w:multiLevelType w:val="hybridMultilevel"/>
    <w:tmpl w:val="79541F94"/>
    <w:lvl w:ilvl="0" w:tplc="B72A7ED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F687ECE"/>
    <w:multiLevelType w:val="hybridMultilevel"/>
    <w:tmpl w:val="0F4C4184"/>
    <w:lvl w:ilvl="0" w:tplc="B72A7ED0">
      <w:start w:val="1"/>
      <w:numFmt w:val="bullet"/>
      <w:lvlText w:val=""/>
      <w:lvlJc w:val="left"/>
      <w:pPr>
        <w:ind w:left="828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548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68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988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708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428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148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68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588" w:hanging="360"/>
      </w:pPr>
      <w:rPr>
        <w:rFonts w:ascii="Wingdings" w:hAnsi="Wingdings" w:hint="default"/>
      </w:rPr>
    </w:lvl>
  </w:abstractNum>
  <w:abstractNum w:abstractNumId="3">
    <w:nsid w:val="30794B65"/>
    <w:multiLevelType w:val="hybridMultilevel"/>
    <w:tmpl w:val="4E6C030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88F062F"/>
    <w:multiLevelType w:val="multilevel"/>
    <w:tmpl w:val="7C32EDD6"/>
    <w:lvl w:ilvl="0">
      <w:start w:val="1"/>
      <w:numFmt w:val="decimal"/>
      <w:lvlText w:val="%1"/>
      <w:lvlJc w:val="left"/>
      <w:pPr>
        <w:tabs>
          <w:tab w:val="num" w:pos="855"/>
        </w:tabs>
        <w:ind w:left="855" w:hanging="855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855"/>
        </w:tabs>
        <w:ind w:left="855" w:hanging="855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855"/>
        </w:tabs>
        <w:ind w:left="855" w:hanging="855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55"/>
        </w:tabs>
        <w:ind w:left="855" w:hanging="855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5">
    <w:nsid w:val="3C9C7A83"/>
    <w:multiLevelType w:val="hybridMultilevel"/>
    <w:tmpl w:val="5884419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D035A39"/>
    <w:multiLevelType w:val="hybridMultilevel"/>
    <w:tmpl w:val="65BE8FF8"/>
    <w:lvl w:ilvl="0" w:tplc="9A842A98">
      <w:start w:val="1"/>
      <w:numFmt w:val="decimal"/>
      <w:pStyle w:val="ListParagraph"/>
      <w:lvlText w:val="%1."/>
      <w:lvlJc w:val="left"/>
      <w:pPr>
        <w:ind w:left="1440" w:hanging="360"/>
      </w:pPr>
    </w:lvl>
    <w:lvl w:ilvl="1" w:tplc="99BE9B36">
      <w:start w:val="1"/>
      <w:numFmt w:val="lowerLetter"/>
      <w:lvlText w:val="%2."/>
      <w:lvlJc w:val="left"/>
      <w:pPr>
        <w:ind w:left="2160" w:hanging="360"/>
      </w:pPr>
    </w:lvl>
    <w:lvl w:ilvl="2" w:tplc="0C09001B" w:tentative="1">
      <w:start w:val="1"/>
      <w:numFmt w:val="lowerRoman"/>
      <w:lvlText w:val="%3."/>
      <w:lvlJc w:val="right"/>
      <w:pPr>
        <w:ind w:left="2880" w:hanging="180"/>
      </w:pPr>
    </w:lvl>
    <w:lvl w:ilvl="3" w:tplc="0C09000F" w:tentative="1">
      <w:start w:val="1"/>
      <w:numFmt w:val="decimal"/>
      <w:lvlText w:val="%4."/>
      <w:lvlJc w:val="left"/>
      <w:pPr>
        <w:ind w:left="3600" w:hanging="360"/>
      </w:pPr>
    </w:lvl>
    <w:lvl w:ilvl="4" w:tplc="0C090019" w:tentative="1">
      <w:start w:val="1"/>
      <w:numFmt w:val="lowerLetter"/>
      <w:lvlText w:val="%5."/>
      <w:lvlJc w:val="left"/>
      <w:pPr>
        <w:ind w:left="4320" w:hanging="360"/>
      </w:pPr>
    </w:lvl>
    <w:lvl w:ilvl="5" w:tplc="0C09001B" w:tentative="1">
      <w:start w:val="1"/>
      <w:numFmt w:val="lowerRoman"/>
      <w:lvlText w:val="%6."/>
      <w:lvlJc w:val="right"/>
      <w:pPr>
        <w:ind w:left="5040" w:hanging="180"/>
      </w:pPr>
    </w:lvl>
    <w:lvl w:ilvl="6" w:tplc="0C09000F" w:tentative="1">
      <w:start w:val="1"/>
      <w:numFmt w:val="decimal"/>
      <w:lvlText w:val="%7."/>
      <w:lvlJc w:val="left"/>
      <w:pPr>
        <w:ind w:left="5760" w:hanging="360"/>
      </w:pPr>
    </w:lvl>
    <w:lvl w:ilvl="7" w:tplc="0C090019" w:tentative="1">
      <w:start w:val="1"/>
      <w:numFmt w:val="lowerLetter"/>
      <w:lvlText w:val="%8."/>
      <w:lvlJc w:val="left"/>
      <w:pPr>
        <w:ind w:left="6480" w:hanging="360"/>
      </w:pPr>
    </w:lvl>
    <w:lvl w:ilvl="8" w:tplc="0C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>
    <w:nsid w:val="41870F92"/>
    <w:multiLevelType w:val="hybridMultilevel"/>
    <w:tmpl w:val="168C48F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5C5318D"/>
    <w:multiLevelType w:val="hybridMultilevel"/>
    <w:tmpl w:val="3A5684F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4"/>
  </w:num>
  <w:num w:numId="3">
    <w:abstractNumId w:val="7"/>
  </w:num>
  <w:num w:numId="4">
    <w:abstractNumId w:val="1"/>
  </w:num>
  <w:num w:numId="5">
    <w:abstractNumId w:val="6"/>
  </w:num>
  <w:num w:numId="6">
    <w:abstractNumId w:val="2"/>
  </w:num>
  <w:num w:numId="7">
    <w:abstractNumId w:val="3"/>
  </w:num>
  <w:num w:numId="8">
    <w:abstractNumId w:val="5"/>
  </w:num>
  <w:num w:numId="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853D4"/>
    <w:rsid w:val="000303FE"/>
    <w:rsid w:val="000560E4"/>
    <w:rsid w:val="00094816"/>
    <w:rsid w:val="00102E92"/>
    <w:rsid w:val="00106EB0"/>
    <w:rsid w:val="001310C5"/>
    <w:rsid w:val="001637E7"/>
    <w:rsid w:val="00165393"/>
    <w:rsid w:val="001B4C3F"/>
    <w:rsid w:val="001C6A95"/>
    <w:rsid w:val="001E4C27"/>
    <w:rsid w:val="0025099B"/>
    <w:rsid w:val="00252A4E"/>
    <w:rsid w:val="00264B4B"/>
    <w:rsid w:val="002849D4"/>
    <w:rsid w:val="002B354E"/>
    <w:rsid w:val="002C13F4"/>
    <w:rsid w:val="002E1DC1"/>
    <w:rsid w:val="00313580"/>
    <w:rsid w:val="00323CE3"/>
    <w:rsid w:val="00330BA2"/>
    <w:rsid w:val="00344AA2"/>
    <w:rsid w:val="00382028"/>
    <w:rsid w:val="003B1C25"/>
    <w:rsid w:val="003B2BCA"/>
    <w:rsid w:val="003B40EC"/>
    <w:rsid w:val="003E4CC5"/>
    <w:rsid w:val="004079DE"/>
    <w:rsid w:val="00471FA3"/>
    <w:rsid w:val="004A40C6"/>
    <w:rsid w:val="004A63B0"/>
    <w:rsid w:val="004F196C"/>
    <w:rsid w:val="00525B6A"/>
    <w:rsid w:val="00596D43"/>
    <w:rsid w:val="005A066F"/>
    <w:rsid w:val="005B1A34"/>
    <w:rsid w:val="005C4984"/>
    <w:rsid w:val="005C61C3"/>
    <w:rsid w:val="005C7666"/>
    <w:rsid w:val="005E0368"/>
    <w:rsid w:val="00611BBC"/>
    <w:rsid w:val="00652C36"/>
    <w:rsid w:val="006628EE"/>
    <w:rsid w:val="00671E5E"/>
    <w:rsid w:val="00684958"/>
    <w:rsid w:val="006B3350"/>
    <w:rsid w:val="006E17B6"/>
    <w:rsid w:val="006F6FD6"/>
    <w:rsid w:val="00703F79"/>
    <w:rsid w:val="00713269"/>
    <w:rsid w:val="0072343A"/>
    <w:rsid w:val="00746847"/>
    <w:rsid w:val="00765B7A"/>
    <w:rsid w:val="007925C6"/>
    <w:rsid w:val="007B586B"/>
    <w:rsid w:val="007B6417"/>
    <w:rsid w:val="007C3178"/>
    <w:rsid w:val="007D605C"/>
    <w:rsid w:val="0088325B"/>
    <w:rsid w:val="0089132D"/>
    <w:rsid w:val="008B3631"/>
    <w:rsid w:val="008D755C"/>
    <w:rsid w:val="00927390"/>
    <w:rsid w:val="00934539"/>
    <w:rsid w:val="009853D4"/>
    <w:rsid w:val="009B295E"/>
    <w:rsid w:val="009B6ED1"/>
    <w:rsid w:val="009D0548"/>
    <w:rsid w:val="009E0743"/>
    <w:rsid w:val="00A12D9F"/>
    <w:rsid w:val="00A24538"/>
    <w:rsid w:val="00A256A1"/>
    <w:rsid w:val="00A3061A"/>
    <w:rsid w:val="00A56642"/>
    <w:rsid w:val="00A838B4"/>
    <w:rsid w:val="00A84B07"/>
    <w:rsid w:val="00A95FC0"/>
    <w:rsid w:val="00A97BD0"/>
    <w:rsid w:val="00AB1E66"/>
    <w:rsid w:val="00AD2881"/>
    <w:rsid w:val="00AF60C7"/>
    <w:rsid w:val="00B1339E"/>
    <w:rsid w:val="00B152B3"/>
    <w:rsid w:val="00B209ED"/>
    <w:rsid w:val="00B23365"/>
    <w:rsid w:val="00B239EF"/>
    <w:rsid w:val="00B2794E"/>
    <w:rsid w:val="00B63924"/>
    <w:rsid w:val="00B71CDE"/>
    <w:rsid w:val="00B82618"/>
    <w:rsid w:val="00BE59D3"/>
    <w:rsid w:val="00CB7E2A"/>
    <w:rsid w:val="00CC031F"/>
    <w:rsid w:val="00CC0952"/>
    <w:rsid w:val="00D061AB"/>
    <w:rsid w:val="00D075CE"/>
    <w:rsid w:val="00DB41E5"/>
    <w:rsid w:val="00DE35FB"/>
    <w:rsid w:val="00E21B97"/>
    <w:rsid w:val="00E451E9"/>
    <w:rsid w:val="00E52BA6"/>
    <w:rsid w:val="00E5795D"/>
    <w:rsid w:val="00E704EB"/>
    <w:rsid w:val="00E974AF"/>
    <w:rsid w:val="00EB6E76"/>
    <w:rsid w:val="00EC7376"/>
    <w:rsid w:val="00ED2F6E"/>
    <w:rsid w:val="00EE1630"/>
    <w:rsid w:val="00EF3533"/>
    <w:rsid w:val="00EF59D4"/>
    <w:rsid w:val="00F11AD0"/>
    <w:rsid w:val="00F27BA0"/>
    <w:rsid w:val="00F460F0"/>
    <w:rsid w:val="00F7373A"/>
    <w:rsid w:val="00F8364C"/>
    <w:rsid w:val="00F90DE7"/>
    <w:rsid w:val="00FA16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="Times New Roman"/>
        <w:sz w:val="22"/>
        <w:szCs w:val="22"/>
        <w:lang w:val="en-A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B41E5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B41E5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41E5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B41E5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B41E5"/>
    <w:pPr>
      <w:keepNext/>
      <w:spacing w:before="240" w:after="60"/>
      <w:outlineLvl w:val="3"/>
    </w:pPr>
    <w:rPr>
      <w:rFonts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B41E5"/>
    <w:pPr>
      <w:spacing w:before="240" w:after="60"/>
      <w:outlineLvl w:val="4"/>
    </w:pPr>
    <w:rPr>
      <w:rFonts w:cstheme="maj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B41E5"/>
    <w:pPr>
      <w:spacing w:before="240" w:after="60"/>
      <w:outlineLvl w:val="5"/>
    </w:pPr>
    <w:rPr>
      <w:rFonts w:cstheme="majorBid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B41E5"/>
    <w:pPr>
      <w:spacing w:before="240" w:after="60"/>
      <w:outlineLvl w:val="6"/>
    </w:pPr>
    <w:rPr>
      <w:rFonts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B41E5"/>
    <w:pPr>
      <w:spacing w:before="240" w:after="60"/>
      <w:outlineLvl w:val="7"/>
    </w:pPr>
    <w:rPr>
      <w:rFonts w:cstheme="majorBidi"/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B41E5"/>
    <w:p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next w:val="List"/>
    <w:autoRedefine/>
    <w:uiPriority w:val="34"/>
    <w:qFormat/>
    <w:rsid w:val="009B295E"/>
    <w:pPr>
      <w:numPr>
        <w:numId w:val="5"/>
      </w:numPr>
      <w:spacing w:before="240" w:after="24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DB41E5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DB41E5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B41E5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B41E5"/>
    <w:rPr>
      <w:rFonts w:cstheme="maj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B41E5"/>
    <w:rPr>
      <w:rFonts w:cstheme="majorBid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B41E5"/>
    <w:rPr>
      <w:rFonts w:cstheme="majorBidi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B41E5"/>
    <w:rPr>
      <w:rFonts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B41E5"/>
    <w:rPr>
      <w:rFonts w:cstheme="maj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B41E5"/>
    <w:rPr>
      <w:rFonts w:asciiTheme="majorHAnsi" w:eastAsiaTheme="majorEastAsia" w:hAnsiTheme="majorHAnsi" w:cstheme="majorBidi"/>
    </w:rPr>
  </w:style>
  <w:style w:type="paragraph" w:styleId="Title">
    <w:name w:val="Title"/>
    <w:basedOn w:val="Normal"/>
    <w:next w:val="Normal"/>
    <w:link w:val="TitleChar"/>
    <w:uiPriority w:val="10"/>
    <w:qFormat/>
    <w:rsid w:val="00DB41E5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DB41E5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DB41E5"/>
    <w:pPr>
      <w:spacing w:after="60"/>
      <w:jc w:val="center"/>
      <w:outlineLvl w:val="1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DB41E5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DB41E5"/>
    <w:rPr>
      <w:b/>
      <w:bCs/>
    </w:rPr>
  </w:style>
  <w:style w:type="character" w:styleId="Emphasis">
    <w:name w:val="Emphasis"/>
    <w:basedOn w:val="DefaultParagraphFont"/>
    <w:uiPriority w:val="20"/>
    <w:qFormat/>
    <w:rsid w:val="00DB41E5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DB41E5"/>
    <w:rPr>
      <w:szCs w:val="32"/>
    </w:rPr>
  </w:style>
  <w:style w:type="paragraph" w:styleId="Quote">
    <w:name w:val="Quote"/>
    <w:basedOn w:val="Normal"/>
    <w:next w:val="Normal"/>
    <w:link w:val="QuoteChar"/>
    <w:uiPriority w:val="29"/>
    <w:qFormat/>
    <w:rsid w:val="00DB41E5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DB41E5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B41E5"/>
    <w:pPr>
      <w:ind w:left="720" w:right="720"/>
    </w:pPr>
    <w:rPr>
      <w:b/>
      <w:i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B41E5"/>
    <w:rPr>
      <w:b/>
      <w:i/>
      <w:sz w:val="24"/>
    </w:rPr>
  </w:style>
  <w:style w:type="character" w:styleId="SubtleEmphasis">
    <w:name w:val="Subtle Emphasis"/>
    <w:uiPriority w:val="19"/>
    <w:qFormat/>
    <w:rsid w:val="00DB41E5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DB41E5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DB41E5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DB41E5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DB41E5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B41E5"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671E5E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1E5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1E5E"/>
    <w:rPr>
      <w:rFonts w:ascii="Tahoma" w:hAnsi="Tahoma" w:cs="Tahoma"/>
      <w:sz w:val="16"/>
      <w:szCs w:val="16"/>
    </w:rPr>
  </w:style>
  <w:style w:type="paragraph" w:styleId="List">
    <w:name w:val="List"/>
    <w:basedOn w:val="Normal"/>
    <w:uiPriority w:val="99"/>
    <w:semiHidden/>
    <w:unhideWhenUsed/>
    <w:rsid w:val="00B71CDE"/>
    <w:pPr>
      <w:ind w:left="283" w:hanging="283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="Times New Roman"/>
        <w:sz w:val="22"/>
        <w:szCs w:val="22"/>
        <w:lang w:val="en-A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B41E5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B41E5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41E5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B41E5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B41E5"/>
    <w:pPr>
      <w:keepNext/>
      <w:spacing w:before="240" w:after="60"/>
      <w:outlineLvl w:val="3"/>
    </w:pPr>
    <w:rPr>
      <w:rFonts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B41E5"/>
    <w:pPr>
      <w:spacing w:before="240" w:after="60"/>
      <w:outlineLvl w:val="4"/>
    </w:pPr>
    <w:rPr>
      <w:rFonts w:cstheme="maj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B41E5"/>
    <w:pPr>
      <w:spacing w:before="240" w:after="60"/>
      <w:outlineLvl w:val="5"/>
    </w:pPr>
    <w:rPr>
      <w:rFonts w:cstheme="majorBid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B41E5"/>
    <w:pPr>
      <w:spacing w:before="240" w:after="60"/>
      <w:outlineLvl w:val="6"/>
    </w:pPr>
    <w:rPr>
      <w:rFonts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B41E5"/>
    <w:pPr>
      <w:spacing w:before="240" w:after="60"/>
      <w:outlineLvl w:val="7"/>
    </w:pPr>
    <w:rPr>
      <w:rFonts w:cstheme="majorBidi"/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B41E5"/>
    <w:p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next w:val="List"/>
    <w:autoRedefine/>
    <w:uiPriority w:val="34"/>
    <w:qFormat/>
    <w:rsid w:val="009B295E"/>
    <w:pPr>
      <w:numPr>
        <w:numId w:val="5"/>
      </w:numPr>
      <w:spacing w:before="240" w:after="24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DB41E5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DB41E5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B41E5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B41E5"/>
    <w:rPr>
      <w:rFonts w:cstheme="maj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B41E5"/>
    <w:rPr>
      <w:rFonts w:cstheme="majorBid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B41E5"/>
    <w:rPr>
      <w:rFonts w:cstheme="majorBidi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B41E5"/>
    <w:rPr>
      <w:rFonts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B41E5"/>
    <w:rPr>
      <w:rFonts w:cstheme="maj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B41E5"/>
    <w:rPr>
      <w:rFonts w:asciiTheme="majorHAnsi" w:eastAsiaTheme="majorEastAsia" w:hAnsiTheme="majorHAnsi" w:cstheme="majorBidi"/>
    </w:rPr>
  </w:style>
  <w:style w:type="paragraph" w:styleId="Title">
    <w:name w:val="Title"/>
    <w:basedOn w:val="Normal"/>
    <w:next w:val="Normal"/>
    <w:link w:val="TitleChar"/>
    <w:uiPriority w:val="10"/>
    <w:qFormat/>
    <w:rsid w:val="00DB41E5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DB41E5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DB41E5"/>
    <w:pPr>
      <w:spacing w:after="60"/>
      <w:jc w:val="center"/>
      <w:outlineLvl w:val="1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DB41E5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DB41E5"/>
    <w:rPr>
      <w:b/>
      <w:bCs/>
    </w:rPr>
  </w:style>
  <w:style w:type="character" w:styleId="Emphasis">
    <w:name w:val="Emphasis"/>
    <w:basedOn w:val="DefaultParagraphFont"/>
    <w:uiPriority w:val="20"/>
    <w:qFormat/>
    <w:rsid w:val="00DB41E5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DB41E5"/>
    <w:rPr>
      <w:szCs w:val="32"/>
    </w:rPr>
  </w:style>
  <w:style w:type="paragraph" w:styleId="Quote">
    <w:name w:val="Quote"/>
    <w:basedOn w:val="Normal"/>
    <w:next w:val="Normal"/>
    <w:link w:val="QuoteChar"/>
    <w:uiPriority w:val="29"/>
    <w:qFormat/>
    <w:rsid w:val="00DB41E5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DB41E5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B41E5"/>
    <w:pPr>
      <w:ind w:left="720" w:right="720"/>
    </w:pPr>
    <w:rPr>
      <w:b/>
      <w:i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B41E5"/>
    <w:rPr>
      <w:b/>
      <w:i/>
      <w:sz w:val="24"/>
    </w:rPr>
  </w:style>
  <w:style w:type="character" w:styleId="SubtleEmphasis">
    <w:name w:val="Subtle Emphasis"/>
    <w:uiPriority w:val="19"/>
    <w:qFormat/>
    <w:rsid w:val="00DB41E5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DB41E5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DB41E5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DB41E5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DB41E5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B41E5"/>
    <w:pPr>
      <w:outlineLvl w:val="9"/>
    </w:pPr>
  </w:style>
  <w:style w:type="character" w:styleId="PlaceholderText">
    <w:name w:val="Placeholder Text"/>
    <w:basedOn w:val="DefaultParagraphFont"/>
    <w:uiPriority w:val="99"/>
    <w:semiHidden/>
    <w:rsid w:val="00671E5E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71E5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71E5E"/>
    <w:rPr>
      <w:rFonts w:ascii="Tahoma" w:hAnsi="Tahoma" w:cs="Tahoma"/>
      <w:sz w:val="16"/>
      <w:szCs w:val="16"/>
    </w:rPr>
  </w:style>
  <w:style w:type="paragraph" w:styleId="List">
    <w:name w:val="List"/>
    <w:basedOn w:val="Normal"/>
    <w:uiPriority w:val="99"/>
    <w:semiHidden/>
    <w:unhideWhenUsed/>
    <w:rsid w:val="00B71CDE"/>
    <w:pPr>
      <w:ind w:left="283" w:hanging="283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tyles" Target="styles.xml"/><Relationship Id="rId7" Type="http://schemas.openxmlformats.org/officeDocument/2006/relationships/image" Target="media/image1.emf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4.emf"/><Relationship Id="rId4" Type="http://schemas.microsoft.com/office/2007/relationships/stylesWithEffects" Target="stylesWithEffects.xml"/><Relationship Id="rId9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2D11AC4-7941-4305-A2DA-1E1361D456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8</TotalTime>
  <Pages>4</Pages>
  <Words>821</Words>
  <Characters>4680</Characters>
  <Application>Microsoft Office Word</Application>
  <DocSecurity>0</DocSecurity>
  <Lines>39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QUT</Company>
  <LinksUpToDate>false</LinksUpToDate>
  <CharactersWithSpaces>54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holette</dc:creator>
  <cp:lastModifiedBy>cholette</cp:lastModifiedBy>
  <cp:revision>12</cp:revision>
  <dcterms:created xsi:type="dcterms:W3CDTF">2014-09-18T04:42:00Z</dcterms:created>
  <dcterms:modified xsi:type="dcterms:W3CDTF">2014-09-18T06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cholettm@mail.utexas.edu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elsevier-vancouver</vt:lpwstr>
  </property>
  <property fmtid="{D5CDD505-2E9C-101B-9397-08002B2CF9AE}" pid="14" name="Mendeley Recent Style Name 4_1">
    <vt:lpwstr>Elsevier Vancouver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springer-basic-author-date</vt:lpwstr>
  </property>
  <property fmtid="{D5CDD505-2E9C-101B-9397-08002B2CF9AE}" pid="22" name="Mendeley Recent Style Name 8_1">
    <vt:lpwstr>Springer Basic (author-date)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